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EB9142" w14:textId="127EFCC9" w:rsidR="0066259D" w:rsidRDefault="0066259D" w:rsidP="00E20A1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Supplementary Data</w:t>
      </w:r>
    </w:p>
    <w:p w14:paraId="0A07D232" w14:textId="200E7001" w:rsidR="0020739D" w:rsidRPr="00836BA1" w:rsidRDefault="0020739D" w:rsidP="00E20A1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/>
          <w:sz w:val="28"/>
          <w:szCs w:val="28"/>
        </w:rPr>
        <w:t>Materials and Methods</w:t>
      </w:r>
    </w:p>
    <w:p w14:paraId="69178B39" w14:textId="4AC93B94" w:rsidR="0020739D" w:rsidRPr="00836BA1" w:rsidRDefault="002232B3" w:rsidP="00E20A19">
      <w:pPr>
        <w:pStyle w:val="ListParagraph"/>
        <w:numPr>
          <w:ilvl w:val="1"/>
          <w:numId w:val="4"/>
        </w:numPr>
        <w:spacing w:after="200" w:line="360" w:lineRule="auto"/>
        <w:jc w:val="both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r w:rsidR="0020739D" w:rsidRPr="00836BA1">
        <w:rPr>
          <w:rFonts w:ascii="Times New Roman" w:eastAsia="Times New Roman" w:hAnsi="Times New Roman" w:cs="Times New Roman"/>
          <w:b/>
          <w:i/>
          <w:sz w:val="24"/>
          <w:szCs w:val="24"/>
        </w:rPr>
        <w:t>Chemicals and reagents</w:t>
      </w:r>
    </w:p>
    <w:p w14:paraId="4FDE729F" w14:textId="6F0B1DC2" w:rsidR="006D6E8F" w:rsidRPr="00836BA1" w:rsidRDefault="00B35917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Calibri" w:hAnsi="Times New Roman" w:cs="Times New Roman"/>
          <w:sz w:val="24"/>
          <w:szCs w:val="24"/>
        </w:rPr>
        <w:t xml:space="preserve">   </w:t>
      </w:r>
      <w:r w:rsidR="0020739D" w:rsidRPr="00836BA1">
        <w:rPr>
          <w:rFonts w:ascii="Times New Roman" w:eastAsia="Calibri" w:hAnsi="Times New Roman" w:cs="Times New Roman"/>
          <w:sz w:val="24"/>
          <w:szCs w:val="24"/>
        </w:rPr>
        <w:t xml:space="preserve">All </w:t>
      </w:r>
      <w:r w:rsidR="00BF2AE8" w:rsidRPr="00836BA1">
        <w:rPr>
          <w:rFonts w:ascii="Times New Roman" w:eastAsia="Calibri" w:hAnsi="Times New Roman" w:cs="Times New Roman"/>
          <w:sz w:val="24"/>
          <w:szCs w:val="24"/>
        </w:rPr>
        <w:t xml:space="preserve">reagents and chemicals </w:t>
      </w:r>
      <w:r w:rsidR="0020739D" w:rsidRPr="00836BA1">
        <w:rPr>
          <w:rFonts w:ascii="Times New Roman" w:eastAsia="Calibri" w:hAnsi="Times New Roman" w:cs="Times New Roman"/>
          <w:sz w:val="24"/>
          <w:szCs w:val="24"/>
        </w:rPr>
        <w:t xml:space="preserve">were purchased from Sigma-Aldrich, </w:t>
      </w:r>
      <w:proofErr w:type="gramStart"/>
      <w:r w:rsidR="0020739D" w:rsidRPr="00836BA1">
        <w:rPr>
          <w:rFonts w:ascii="Times New Roman" w:eastAsia="Calibri" w:hAnsi="Times New Roman" w:cs="Times New Roman"/>
          <w:sz w:val="24"/>
          <w:szCs w:val="24"/>
        </w:rPr>
        <w:t>Merck</w:t>
      </w:r>
      <w:proofErr w:type="gramEnd"/>
      <w:r w:rsidR="0020739D" w:rsidRPr="00836BA1">
        <w:rPr>
          <w:rFonts w:ascii="Times New Roman" w:eastAsia="Calibri" w:hAnsi="Times New Roman" w:cs="Times New Roman"/>
          <w:sz w:val="24"/>
          <w:szCs w:val="24"/>
        </w:rPr>
        <w:t xml:space="preserve"> and Acros Organics.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F2AE8" w:rsidRPr="00836BA1">
        <w:rPr>
          <w:rFonts w:ascii="Times New Roman" w:eastAsia="Times New Roman" w:hAnsi="Times New Roman" w:cs="Times New Roman"/>
          <w:sz w:val="24"/>
          <w:szCs w:val="24"/>
        </w:rPr>
        <w:t>R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>ecombinant human PLA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  <w:vertAlign w:val="subscript"/>
        </w:rPr>
        <w:t>2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 xml:space="preserve">-V, 5,5-dithiobis (2-nitrobenzoic acid) (DTNB) and 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</w:rPr>
        <w:t>1,2-bis(heptano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>ylthio)-phosphatidylcholine were supplied by Cayman Chemicals US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</w:rPr>
        <w:t xml:space="preserve">A. 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 xml:space="preserve">HCl, KCl and 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</w:rPr>
        <w:t>CaCl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  <w:vertAlign w:val="subscript"/>
        </w:rPr>
        <w:t>2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 xml:space="preserve"> were purchased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</w:rPr>
        <w:t xml:space="preserve"> from Merck, Ge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 xml:space="preserve">rmany. </w:t>
      </w:r>
      <w:r w:rsidR="004932FE" w:rsidRPr="00836BA1">
        <w:rPr>
          <w:rFonts w:ascii="Times New Roman" w:eastAsia="TimesNewRoman" w:hAnsi="Times New Roman" w:cs="Times New Roman"/>
          <w:sz w:val="24"/>
          <w:szCs w:val="24"/>
        </w:rPr>
        <w:t>A COX inhibitor screening kit purchased from Cayman Chemicals was used to study COX</w:t>
      </w:r>
      <w:r w:rsidR="00BF2AE8" w:rsidRPr="00836BA1">
        <w:rPr>
          <w:rFonts w:ascii="Times New Roman" w:eastAsia="TimesNewRoman" w:hAnsi="Times New Roman" w:cs="Times New Roman"/>
          <w:sz w:val="24"/>
          <w:szCs w:val="24"/>
        </w:rPr>
        <w:t xml:space="preserve"> inhibitory</w:t>
      </w:r>
      <w:r w:rsidR="004932FE" w:rsidRPr="00836BA1">
        <w:rPr>
          <w:rFonts w:ascii="Times New Roman" w:eastAsia="TimesNewRoman" w:hAnsi="Times New Roman" w:cs="Times New Roman"/>
          <w:sz w:val="24"/>
          <w:szCs w:val="24"/>
        </w:rPr>
        <w:t xml:space="preserve"> activity. IL-6</w:t>
      </w:r>
      <w:r w:rsidR="0020739D" w:rsidRPr="00836BA1"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="004932FE" w:rsidRPr="00836BA1">
        <w:rPr>
          <w:rFonts w:ascii="Times New Roman" w:eastAsia="TimesNewRoman" w:hAnsi="Times New Roman" w:cs="Times New Roman"/>
          <w:sz w:val="24"/>
          <w:szCs w:val="24"/>
        </w:rPr>
        <w:t xml:space="preserve">and TNF-α levels </w:t>
      </w:r>
      <w:r w:rsidR="00133B7B" w:rsidRPr="00836BA1">
        <w:rPr>
          <w:rFonts w:ascii="Times New Roman" w:eastAsia="Times New Roman" w:hAnsi="Times New Roman" w:cs="Times New Roman"/>
          <w:sz w:val="24"/>
          <w:szCs w:val="24"/>
        </w:rPr>
        <w:t>were calculated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using mouse </w:t>
      </w:r>
      <w:r w:rsidR="00133B7B" w:rsidRPr="00836BA1">
        <w:rPr>
          <w:rFonts w:ascii="Times New Roman" w:eastAsia="Times New Roman" w:hAnsi="Times New Roman" w:cs="Times New Roman"/>
          <w:sz w:val="24"/>
          <w:szCs w:val="24"/>
        </w:rPr>
        <w:t>IL-6 and TNF-α ELISA k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its </w:t>
      </w:r>
      <w:r w:rsidR="00133B7B" w:rsidRPr="00836BA1">
        <w:rPr>
          <w:rFonts w:ascii="Times New Roman" w:eastAsia="Times New Roman" w:hAnsi="Times New Roman" w:cs="Times New Roman"/>
          <w:sz w:val="24"/>
          <w:szCs w:val="24"/>
        </w:rPr>
        <w:t xml:space="preserve">from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Cayman</w:t>
      </w:r>
      <w:r w:rsidR="00133B7B" w:rsidRPr="00836BA1">
        <w:rPr>
          <w:rFonts w:ascii="Times New Roman" w:eastAsia="Times New Roman" w:hAnsi="Times New Roman" w:cs="Times New Roman"/>
          <w:sz w:val="24"/>
          <w:szCs w:val="24"/>
        </w:rPr>
        <w:t xml:space="preserve"> Chemicals USA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.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133B7B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bcam (Cambridge, England) supplied m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ouse RAW 264.</w:t>
      </w:r>
      <w:r w:rsidR="00133B7B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7 macrophages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</w:t>
      </w:r>
      <w:r w:rsidR="00133B7B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Fetal bovine serum (FBS), lipopolysaccharide (LPS) and c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ell culture chemicals </w:t>
      </w:r>
      <w:r w:rsidR="00133B7B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purchased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from Sigma Aldrich. </w:t>
      </w:r>
      <w:r w:rsidR="00710C9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DMSO was used to dissolve th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compounds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.</w:t>
      </w:r>
      <w:r w:rsidR="006D6E8F" w:rsidRPr="00836BA1">
        <w:t xml:space="preserve"> </w:t>
      </w:r>
    </w:p>
    <w:p w14:paraId="7DCDCCDC" w14:textId="64E11D69" w:rsidR="00E20A19" w:rsidRPr="00836BA1" w:rsidRDefault="006D6E8F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Melting points (mp) were determined on a Thomas-Hoover capillary apparatus and are uncorrected. Infrared (IR) spectra were recorded</w:t>
      </w:r>
      <w:r w:rsidR="00E20A1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The nuclear magnetic resonance (NMR) determination was obtained with Varian </w:t>
      </w:r>
      <w:proofErr w:type="gramStart"/>
      <w:r w:rsidR="00E20A1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Mercury  (</w:t>
      </w:r>
      <w:proofErr w:type="gramEnd"/>
      <w:r w:rsidR="00E20A1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USA) 400 MHz spectrometer at 400  (1</w:t>
      </w:r>
    </w:p>
    <w:p w14:paraId="3C1EBDE6" w14:textId="3DEEBC32" w:rsidR="0020739D" w:rsidRPr="00836BA1" w:rsidRDefault="00E20A19" w:rsidP="0078631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H) and 100MHz (13C) in a DMSO‑</w:t>
      </w:r>
      <w:r w:rsidR="0078631A"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</w:rPr>
        <w:t xml:space="preserve"> d</w:t>
      </w:r>
      <w:r w:rsidR="0078631A"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  <w:vertAlign w:val="subscript"/>
        </w:rPr>
        <w:t>6</w:t>
      </w:r>
      <w:r w:rsidR="0078631A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solution (Mansoura University, Mansoura, Egypt). The spectra were recorded by the standard Bruker software.</w:t>
      </w:r>
    </w:p>
    <w:p w14:paraId="2CB3975D" w14:textId="239B46C0" w:rsidR="0078631A" w:rsidRPr="00836BA1" w:rsidRDefault="0078631A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rtl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NMR spectra were determined by a Varian Mercury (USA) 400 MHz spectrometer at 400 (1H) and 100 MHz (13C) in a DMSO-</w:t>
      </w:r>
      <w:r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</w:rPr>
        <w:t>d</w:t>
      </w:r>
      <w:r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  <w:vertAlign w:val="subscript"/>
        </w:rPr>
        <w:t>6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or CD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3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OD solution, and chemical shifts were expressed in δ (ppm) with reference to TMS and coupling constant (</w:t>
      </w:r>
      <w:r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</w:rPr>
        <w:t>J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 in Hertz (</w:t>
      </w:r>
      <w:r w:rsidRPr="00836BA1">
        <w:rPr>
          <w:rFonts w:ascii="Times New Roman" w:eastAsia="Times New Roman" w:hAnsi="Times New Roman" w:cs="Times New Roman"/>
          <w:bCs/>
          <w:i/>
          <w:iCs/>
          <w:sz w:val="24"/>
          <w:szCs w:val="24"/>
          <w:shd w:val="clear" w:color="auto" w:fill="FFFFFF"/>
        </w:rPr>
        <w:t>Hz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. In addition, 13C multiplicities were determined by a DEPTQ pulse sequence (135°). The EIMS spectra were measured by El/MS 502 mass spectrometer with a direct inlet system and operating at 70 eV. The ESI/MS spectra were measured by Bruker Bioapex-FTMS with electrospray ionization (ESI; USA).</w:t>
      </w:r>
    </w:p>
    <w:p w14:paraId="16F5E85A" w14:textId="5B865923" w:rsidR="007715F1" w:rsidRPr="00836BA1" w:rsidRDefault="007715F1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rtl/>
        </w:rPr>
      </w:pPr>
    </w:p>
    <w:p w14:paraId="1FEA5A2E" w14:textId="72E79C81" w:rsidR="00B50F7F" w:rsidRPr="00836BA1" w:rsidRDefault="00081A49" w:rsidP="00B50F7F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</w:pPr>
      <w:proofErr w:type="gramStart"/>
      <w:r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 xml:space="preserve">1.2 </w:t>
      </w:r>
      <w:r w:rsidR="002232B3"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B50F7F"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>Cytotoxicity</w:t>
      </w:r>
      <w:proofErr w:type="gramEnd"/>
      <w:r w:rsidR="00B50F7F"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 xml:space="preserve"> assay</w:t>
      </w:r>
    </w:p>
    <w:p w14:paraId="12993912" w14:textId="67F560CF" w:rsidR="00B50F7F" w:rsidRPr="00836BA1" w:rsidRDefault="00B50F7F" w:rsidP="00D2094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The cytotoxicity of the 12 </w:t>
      </w:r>
      <w:r w:rsidR="00D2094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target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ompounds</w:t>
      </w:r>
      <w:r w:rsidR="00D2094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and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erlotinib</w:t>
      </w:r>
      <w:r w:rsidR="00D2094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as</w:t>
      </w:r>
      <w:r w:rsidR="00D642EF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evaluated by MTT assay </w:t>
      </w:r>
      <w:r w:rsidR="00D2094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using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HT-29, P</w:t>
      </w:r>
      <w:r w:rsidR="00D642EF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aCa-2, A375, H-460 and Panc-1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ell</w:t>
      </w:r>
      <w:r w:rsidR="00D642EF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lines</w:t>
      </w:r>
      <w:r w:rsidR="00D2094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.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Cytotoxicity was also</w:t>
      </w:r>
      <w:r w:rsidR="00D642EF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evaluated against the normal human fetal lung fibroblast cell line,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MRC5. All cells were obtained from the ATCC. The f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ive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cancer cells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sub-cultured in RPMI-1640 media (10% FBS) while MRC5 was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maintained in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lastRenderedPageBreak/>
        <w:t>Eagle’s minimum essential medium (EMEM, 10% FBS).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ll cell lines were maintained at 37 °C, 5% CO2, and 100% relative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humidity and separately cultured in 96-well (3 × 103/well) for overnight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incubation at 37 °C. Final compound concentrations were 0, 0.05,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0.5, 5, 25, and 50 μM in 0.1% DMSO (n = 3). Before the addition of</w:t>
      </w:r>
    </w:p>
    <w:p w14:paraId="25B3D7C1" w14:textId="1881A114" w:rsidR="00B50F7F" w:rsidRPr="00836BA1" w:rsidRDefault="00B50F7F" w:rsidP="007C03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MTT to each well, plates were incubated for 72 h. After the addition,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plates were incubated for 3 h. The supernatant was then aspirated and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DMSO was added to each well. Absorbance was measured with a multiplate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reader (Biorad PR4100, USA). Optical density of the purple formazan</w:t>
      </w:r>
      <w:r w:rsidR="009F7E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550 is proportional to the number of viable cells. The concentration</w:t>
      </w:r>
      <w:r w:rsidR="007C034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of a compound that results in 50% inhibition (IC50) compared</w:t>
      </w:r>
      <w:r w:rsidR="007C034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o control cell growth (100%) was determined. All experiments</w:t>
      </w:r>
      <w:r w:rsidR="007C034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repeated three times and GraphPad Prism was used as the software</w:t>
      </w:r>
      <w:r w:rsidR="007C034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for analysis.</w:t>
      </w:r>
    </w:p>
    <w:p w14:paraId="5B77C3CD" w14:textId="556CD0CB" w:rsidR="004760A7" w:rsidRPr="00836BA1" w:rsidRDefault="00081A49" w:rsidP="004760A7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 xml:space="preserve">1.3 </w:t>
      </w:r>
      <w:r w:rsidR="004760A7" w:rsidRPr="00836BA1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</w:rPr>
        <w:t>EGFR and BRAF inhibitory activities</w:t>
      </w:r>
    </w:p>
    <w:p w14:paraId="5CF263E2" w14:textId="3A51541C" w:rsidR="004760A7" w:rsidRPr="00836BA1" w:rsidRDefault="004760A7" w:rsidP="004760A7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o determine whether any of the selected compounds can affect EGFR, profiling of compounds C-</w:t>
      </w:r>
      <w:proofErr w:type="gramStart"/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3  and</w:t>
      </w:r>
      <w:proofErr w:type="gramEnd"/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C-4   against EGFR and BRAF target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s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was performed employing erlotinib as a positive</w:t>
      </w:r>
    </w:p>
    <w:p w14:paraId="48D4CB16" w14:textId="532833DE" w:rsidR="004760A7" w:rsidRPr="00836BA1" w:rsidRDefault="004760A7" w:rsidP="00E344D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reference drug. PBS Bioscience EGFR Kinase Assay Kit, catalog #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40321 was utilized in the assay and the standard protocol was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followed.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ll samples and controls were tested in triplicates and the data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enlisted </w:t>
      </w:r>
      <w:r w:rsidR="004A6DFF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and </w:t>
      </w:r>
      <w:r w:rsidR="00E344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represent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IC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50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values compared to that of the</w:t>
      </w:r>
      <w:r w:rsidR="002232B3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ontrol. IC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50</w:t>
      </w:r>
      <w:r w:rsidR="00E344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 xml:space="preserve"> </w:t>
      </w:r>
      <w:r w:rsidR="00E344DE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data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are the average of the three experiments ± SD.</w:t>
      </w:r>
    </w:p>
    <w:p w14:paraId="12A8BA7F" w14:textId="77777777" w:rsidR="004760A7" w:rsidRPr="00836BA1" w:rsidRDefault="004760A7" w:rsidP="004760A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</w:p>
    <w:p w14:paraId="15F44DED" w14:textId="23FE9DD1" w:rsidR="0020739D" w:rsidRPr="00836BA1" w:rsidRDefault="0020739D" w:rsidP="00081A49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iCs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/>
          <w:iCs/>
          <w:sz w:val="24"/>
          <w:szCs w:val="24"/>
        </w:rPr>
        <w:t>Secretory phospholipase A</w:t>
      </w:r>
      <w:r w:rsidRPr="00836BA1">
        <w:rPr>
          <w:rFonts w:ascii="Times New Roman" w:eastAsia="Times New Roman" w:hAnsi="Times New Roman" w:cs="Times New Roman"/>
          <w:b/>
          <w:iCs/>
          <w:sz w:val="24"/>
          <w:szCs w:val="24"/>
          <w:vertAlign w:val="subscript"/>
        </w:rPr>
        <w:t>2</w:t>
      </w:r>
      <w:r w:rsidRPr="00836BA1">
        <w:rPr>
          <w:rFonts w:ascii="Times New Roman" w:eastAsia="Times New Roman" w:hAnsi="Times New Roman" w:cs="Times New Roman"/>
          <w:b/>
          <w:iCs/>
          <w:sz w:val="24"/>
          <w:szCs w:val="24"/>
        </w:rPr>
        <w:t xml:space="preserve"> -V (sPLA</w:t>
      </w:r>
      <w:r w:rsidRPr="00836BA1">
        <w:rPr>
          <w:rFonts w:ascii="Times New Roman" w:eastAsia="Times New Roman" w:hAnsi="Times New Roman" w:cs="Times New Roman"/>
          <w:b/>
          <w:iCs/>
          <w:sz w:val="24"/>
          <w:szCs w:val="24"/>
          <w:vertAlign w:val="subscript"/>
        </w:rPr>
        <w:t>2</w:t>
      </w:r>
      <w:r w:rsidRPr="00836BA1">
        <w:rPr>
          <w:rFonts w:ascii="Times New Roman" w:eastAsia="Times New Roman" w:hAnsi="Times New Roman" w:cs="Times New Roman"/>
          <w:b/>
          <w:iCs/>
          <w:sz w:val="24"/>
          <w:szCs w:val="24"/>
        </w:rPr>
        <w:t>-V) activity assay</w:t>
      </w:r>
    </w:p>
    <w:p w14:paraId="585E4122" w14:textId="4286C1DE" w:rsidR="0020739D" w:rsidRPr="00836BA1" w:rsidRDefault="003D627A" w:rsidP="00581D3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The enzyme h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uman recombinant sPLA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-V</w:t>
      </w:r>
      <w:r w:rsidR="00551137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was supplier</w:t>
      </w:r>
      <w:r w:rsidR="00551137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applied</w:t>
      </w:r>
      <w:r w:rsidR="00551137" w:rsidRPr="00836BA1">
        <w:rPr>
          <w:rFonts w:ascii="Times New Roman" w:eastAsia="Times New Roman" w:hAnsi="Times New Roman" w:cs="Times New Roman"/>
          <w:sz w:val="24"/>
          <w:szCs w:val="24"/>
        </w:rPr>
        <w:t xml:space="preserve"> in the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test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D4D8F" w:rsidRPr="00836BA1">
        <w:rPr>
          <w:rFonts w:ascii="Times New Roman" w:eastAsia="Times New Roman" w:hAnsi="Times New Roman" w:cs="Times New Roman"/>
          <w:sz w:val="24"/>
          <w:szCs w:val="24"/>
        </w:rPr>
        <w:t>F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</w:rPr>
        <w:t>or assessment of sPLA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activity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</w:rPr>
        <w:t>,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</w:rPr>
        <w:t>derived from Ellman’s method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</w:rPr>
        <w:t>(photometric assay)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 w:rsidR="00FE2524" w:rsidRPr="00836BA1">
        <w:rPr>
          <w:rFonts w:ascii="Times New Roman" w:eastAsia="Times New Roman" w:hAnsi="Times New Roman" w:cs="Times New Roman"/>
          <w:sz w:val="24"/>
          <w:szCs w:val="24"/>
        </w:rPr>
        <w:t>was used</w:t>
      </w:r>
      <w:r w:rsidR="0039417D" w:rsidRPr="00836BA1">
        <w:rPr>
          <w:rFonts w:ascii="Times New Roman" w:eastAsia="Times New Roman" w:hAnsi="Times New Roman" w:cs="Times New Roman"/>
          <w:sz w:val="24"/>
          <w:szCs w:val="24"/>
        </w:rPr>
        <w:t>.</w:t>
      </w:r>
      <w:r w:rsidR="007C034C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F</w:t>
      </w:r>
      <w:r w:rsidR="008E07E6" w:rsidRPr="00836BA1">
        <w:rPr>
          <w:rFonts w:ascii="Times New Roman" w:eastAsia="Times New Roman" w:hAnsi="Times New Roman" w:cs="Times New Roman"/>
          <w:sz w:val="24"/>
          <w:szCs w:val="24"/>
        </w:rPr>
        <w:t xml:space="preserve">ree thiols were exposed through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ester bond hydrolysis of 1,2-bis(heptanoylthio)-glycerophosphocholine by sPLA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-V</w:t>
      </w:r>
      <w:r w:rsidR="00710C99" w:rsidRPr="00836BA1">
        <w:rPr>
          <w:rFonts w:ascii="Times New Roman" w:eastAsia="Times New Roman" w:hAnsi="Times New Roman" w:cs="Times New Roman"/>
          <w:sz w:val="24"/>
          <w:szCs w:val="24"/>
        </w:rPr>
        <w:t>. T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he modification of</w:t>
      </w:r>
      <w:r w:rsidR="00710C99" w:rsidRPr="00836BA1">
        <w:rPr>
          <w:rFonts w:ascii="Times New Roman" w:eastAsia="Times New Roman" w:hAnsi="Times New Roman" w:cs="Times New Roman"/>
          <w:sz w:val="24"/>
          <w:szCs w:val="24"/>
        </w:rPr>
        <w:t xml:space="preserve"> DTNB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to 2-nitro-5-thiobenzoic acid</w:t>
      </w:r>
      <w:r w:rsidR="00710C99" w:rsidRPr="00836BA1">
        <w:rPr>
          <w:rFonts w:ascii="Times New Roman" w:eastAsia="Times New Roman" w:hAnsi="Times New Roman" w:cs="Times New Roman"/>
          <w:sz w:val="24"/>
          <w:szCs w:val="24"/>
        </w:rPr>
        <w:t xml:space="preserve"> was triggered by these thiols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. Aqu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>eous buffer solution (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pH 7.5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>)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consisting of Triton-X 100 (280 BM), Tris (</w:t>
      </w:r>
      <w:smartTag w:uri="urn:schemas-microsoft-com:office:smarttags" w:element="metricconverter">
        <w:smartTagPr>
          <w:attr w:name="ProductID" w:val="24 mM"/>
        </w:smartTagPr>
        <w:r w:rsidR="0020739D" w:rsidRPr="00836BA1">
          <w:rPr>
            <w:rFonts w:ascii="Times New Roman" w:eastAsia="Times New Roman" w:hAnsi="Times New Roman" w:cs="Times New Roman"/>
            <w:sz w:val="24"/>
            <w:szCs w:val="24"/>
          </w:rPr>
          <w:t>24 mM</w:t>
        </w:r>
      </w:smartTag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), CaCl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smartTag w:uri="urn:schemas-microsoft-com:office:smarttags" w:element="metricconverter">
        <w:smartTagPr>
          <w:attr w:name="ProductID" w:val="9 mM"/>
        </w:smartTagPr>
        <w:r w:rsidR="0020739D" w:rsidRPr="00836BA1">
          <w:rPr>
            <w:rFonts w:ascii="Times New Roman" w:eastAsia="Times New Roman" w:hAnsi="Times New Roman" w:cs="Times New Roman"/>
            <w:sz w:val="24"/>
            <w:szCs w:val="24"/>
          </w:rPr>
          <w:t>9 mM</w:t>
        </w:r>
      </w:smartTag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) and KCl (</w:t>
      </w:r>
      <w:smartTag w:uri="urn:schemas-microsoft-com:office:smarttags" w:element="metricconverter">
        <w:smartTagPr>
          <w:attr w:name="ProductID" w:val="94 mM"/>
        </w:smartTagPr>
        <w:r w:rsidR="0020739D" w:rsidRPr="00836BA1">
          <w:rPr>
            <w:rFonts w:ascii="Times New Roman" w:eastAsia="Times New Roman" w:hAnsi="Times New Roman" w:cs="Times New Roman"/>
            <w:sz w:val="24"/>
            <w:szCs w:val="24"/>
          </w:rPr>
          <w:t>94 mM</w:t>
        </w:r>
      </w:smartTag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) was used to continue the assay. Before the assay, sPLA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-V and substrate were added in the assay buffer, whereas DTNB 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 xml:space="preserve">was added to 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Tris-HCl (pH 8)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 xml:space="preserve"> solution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. The final concentration of DTNB and the enzyme was 87 BM and 100 ng/mL, correspondingly. The assay (containing respective test compound, DTNB and substrate solution) was performed at 25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o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C using 96-well microliter plates. The enzyme’s 100% activity was quantified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 xml:space="preserve"> by only adding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12C88" w:rsidRPr="00836BA1">
        <w:rPr>
          <w:rFonts w:ascii="Times New Roman" w:eastAsia="Times New Roman" w:hAnsi="Times New Roman" w:cs="Times New Roman"/>
          <w:sz w:val="24"/>
          <w:szCs w:val="24"/>
        </w:rPr>
        <w:t>enzyme and substrate</w:t>
      </w:r>
      <w:r w:rsidR="0020739D" w:rsidRPr="00836BA1">
        <w:rPr>
          <w:rFonts w:ascii="Times New Roman" w:eastAsia="Times New Roman" w:hAnsi="Times New Roman" w:cs="Times New Roman"/>
          <w:sz w:val="24"/>
          <w:szCs w:val="24"/>
        </w:rPr>
        <w:t>. The negative control used in the assay was DMSO (at a concentration of 1.7% v/v).</w:t>
      </w:r>
    </w:p>
    <w:p w14:paraId="46C846E0" w14:textId="77777777" w:rsidR="00581D35" w:rsidRPr="00836BA1" w:rsidRDefault="00581D35" w:rsidP="00581D3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2F58C7F" w14:textId="6E9C4184" w:rsidR="0020739D" w:rsidRPr="00836BA1" w:rsidRDefault="0020739D" w:rsidP="00081A49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i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/>
          <w:bCs/>
          <w:iCs/>
          <w:sz w:val="24"/>
          <w:szCs w:val="24"/>
          <w:shd w:val="clear" w:color="auto" w:fill="FFFFFF"/>
        </w:rPr>
        <w:lastRenderedPageBreak/>
        <w:t xml:space="preserve">Cyclooxygenase Assay </w:t>
      </w:r>
    </w:p>
    <w:p w14:paraId="111BA122" w14:textId="77777777" w:rsidR="0020739D" w:rsidRPr="00836BA1" w:rsidRDefault="00212C88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The activity of compounds on </w:t>
      </w:r>
      <w:smartTag w:uri="urn:schemas-microsoft-com:office:smarttags" w:element="stockticker">
        <w:r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COX</w:t>
        </w:r>
      </w:smartTag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-1 and </w:t>
      </w:r>
      <w:smartTag w:uri="urn:schemas-microsoft-com:office:smarttags" w:element="stockticker">
        <w:r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COX</w:t>
        </w:r>
      </w:smartTag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-2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A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as determined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using a commercial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kit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which measured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the level of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prostaglandin 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(</w:t>
      </w:r>
      <w:smartTag w:uri="urn:schemas-microsoft-com:office:smarttags" w:element="stockticker">
        <w:r w:rsidR="0020739D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PGE</w:t>
        </w:r>
      </w:smartTag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</w:t>
      </w:r>
      <w:r w:rsidR="00DC028A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62738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fldChar w:fldCharType="begin"/>
      </w:r>
      <w:r w:rsidR="00DC028A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instrText xml:space="preserve"> ADDIN EN.CITE &lt;EndNote&gt;&lt;Cite&gt;&lt;Author&gt;Bukhari&lt;/Author&gt;&lt;Year&gt;2014&lt;/Year&gt;&lt;RecNum&gt;27&lt;/RecNum&gt;&lt;DisplayText&gt;[17]&lt;/DisplayText&gt;&lt;record&gt;&lt;rec-number&gt;27&lt;/rec-number&gt;&lt;foreign-keys&gt;&lt;key app="EN" db-id="2srzzar0pvt090easftpaes0weppe9svpxaz"&gt;27&lt;/key&gt;&lt;/foreign-keys&gt;&lt;ref-type name="Journal Article"&gt;17&lt;/ref-type&gt;&lt;contributors&gt;&lt;authors&gt;&lt;author&gt;Bukhari, Syed Nasir Abbas&lt;/author&gt;&lt;author&gt;Lauro, Gianluigi&lt;/author&gt;&lt;author&gt;Jantan, Ibrahim&lt;/author&gt;&lt;author&gt;Bifulco, Giuseppe&lt;/author&gt;&lt;author&gt;Amjad, Muhammad Wahab&lt;/author&gt;&lt;/authors&gt;&lt;/contributors&gt;&lt;titles&gt;&lt;title&gt;Pharmacological evaluation and docking studies of α,β-unsaturated carbonyl based synthetic compounds as inhibitors of secretory phospholipase A2, cyclooxygenases, lipoxygenase and proinflammatory cytokines&lt;/title&gt;&lt;secondary-title&gt;Bioorganic &amp;amp; Medicinal Chemistry&lt;/secondary-title&gt;&lt;/titles&gt;&lt;periodical&gt;&lt;full-title&gt;Bioorganic &amp;amp; Medicinal Chemistry&lt;/full-title&gt;&lt;/periodical&gt;&lt;pages&gt;4151-4161&lt;/pages&gt;&lt;volume&gt;22&lt;/volume&gt;&lt;number&gt;15&lt;/number&gt;&lt;keywords&gt;&lt;keyword&gt;Tumor necrosis factor alpha&lt;/keyword&gt;&lt;keyword&gt;Lipopolysaccharides&lt;/keyword&gt;&lt;keyword&gt;Curcumin&lt;/keyword&gt;&lt;keyword&gt;Claisen–Schmidt condensation&lt;/keyword&gt;&lt;/keywords&gt;&lt;dates&gt;&lt;year&gt;2014&lt;/year&gt;&lt;/dates&gt;&lt;isbn&gt;0968-0896&lt;/isbn&gt;&lt;urls&gt;&lt;related-urls&gt;&lt;url&gt;http://www.sciencedirect.com/science/article/pii/S0968089614004118&lt;/url&gt;&lt;/related-urls&gt;&lt;/urls&gt;&lt;electronic-resource-num&gt;http://dx.doi.org/10.1016/j.bmc.2014.05.052&lt;/electronic-resource-num&gt;&lt;/record&gt;&lt;/Cite&gt;&lt;/EndNote&gt;</w:instrText>
      </w:r>
      <w:r w:rsidR="0062738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fldChar w:fldCharType="separate"/>
      </w:r>
      <w:r w:rsidR="00DC028A" w:rsidRPr="00836BA1">
        <w:rPr>
          <w:rFonts w:ascii="Times New Roman" w:eastAsia="Times New Roman" w:hAnsi="Times New Roman" w:cs="Times New Roman"/>
          <w:bCs/>
          <w:noProof/>
          <w:sz w:val="24"/>
          <w:szCs w:val="24"/>
          <w:shd w:val="clear" w:color="auto" w:fill="FFFFFF"/>
        </w:rPr>
        <w:t>[</w:t>
      </w:r>
      <w:hyperlink w:anchor="_ENREF_17" w:tooltip="Bukhari, 2014 #27" w:history="1">
        <w:r w:rsidR="00227305" w:rsidRPr="00836BA1">
          <w:rPr>
            <w:rFonts w:ascii="Times New Roman" w:eastAsia="Times New Roman" w:hAnsi="Times New Roman" w:cs="Times New Roman"/>
            <w:bCs/>
            <w:noProof/>
            <w:sz w:val="24"/>
            <w:szCs w:val="24"/>
            <w:shd w:val="clear" w:color="auto" w:fill="FFFFFF"/>
          </w:rPr>
          <w:t>17</w:t>
        </w:r>
      </w:hyperlink>
      <w:r w:rsidR="00DC028A" w:rsidRPr="00836BA1">
        <w:rPr>
          <w:rFonts w:ascii="Times New Roman" w:eastAsia="Times New Roman" w:hAnsi="Times New Roman" w:cs="Times New Roman"/>
          <w:bCs/>
          <w:noProof/>
          <w:sz w:val="24"/>
          <w:szCs w:val="24"/>
          <w:shd w:val="clear" w:color="auto" w:fill="FFFFFF"/>
        </w:rPr>
        <w:t>]</w:t>
      </w:r>
      <w:r w:rsidR="0062738C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fldChar w:fldCharType="end"/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.</w:t>
      </w:r>
      <w:r w:rsidR="00551137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Sheep-derived </w:t>
      </w:r>
      <w:smartTag w:uri="urn:schemas-microsoft-com:office:smarttags" w:element="stockticker">
        <w:r w:rsidR="0020739D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COX</w:t>
        </w:r>
      </w:smartTag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-1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or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human recombinant </w:t>
      </w:r>
      <w:smartTag w:uri="urn:schemas-microsoft-com:office:smarttags" w:element="stockticker">
        <w:r w:rsidR="0020739D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COX</w:t>
        </w:r>
      </w:smartTag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-2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and 1 µM heme were pre-incubated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(at </w:t>
      </w:r>
      <w:smartTag w:uri="urn:schemas-microsoft-com:office:smarttags" w:element="metricconverter">
        <w:smartTagPr>
          <w:attr w:name="ProductID" w:val="37 °C"/>
        </w:smartTagPr>
        <w:r w:rsidR="00870539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37 °C)</w:t>
        </w:r>
      </w:smartTag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in 100mM Tris-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HCl buffer (at pH 8.0) in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870539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water bath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for 10 min. 10µl arachidonic acid (</w:t>
      </w:r>
      <w:r w:rsidR="002F4796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100µM final concentration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2F4796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in reaction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 was added to start</w:t>
      </w:r>
      <w:r w:rsidR="002F4796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the reaction.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2F4796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1M HCl was added to quench the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reaction, followed by the measurement of </w:t>
      </w:r>
      <w:smartTag w:uri="urn:schemas-microsoft-com:office:smarttags" w:element="stockticker">
        <w:r w:rsidR="0020739D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PGE</w:t>
        </w:r>
      </w:smartTag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 xml:space="preserve">2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level using ELISA. DMSO was used to dissolve the compounds and diluted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to anticipated concentration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with potassium phosphate buffer (100mM) at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pH7.4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, followed by transfer to a mouse anti-rabbit IgG-coated 96-well microliter plate. The primary antibody (mouse anti </w:t>
      </w:r>
      <w:smartTag w:uri="urn:schemas-microsoft-com:office:smarttags" w:element="stockticker">
        <w:r w:rsidR="0020739D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PGE</w:t>
        </w:r>
      </w:smartTag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2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 and tracer prostaglandin acetylcholine esterase were added to the plates. Afterwards, the plates were kept at 25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>o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C for 15 h, followed by the removal of reaction mixtures and washing with potassium phosphate buffer (10mM)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omprising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Tween 20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(0.05%)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Subsequently, 200µl Ellman’s reagent was added to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ll wells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. The plate was incubated in dark for 60 min at 25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>o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till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control wells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produced an OD=0.3-0.8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A </w:t>
      </w:r>
      <w:smartTag w:uri="urn:schemas-microsoft-com:office:smarttags" w:element="stockticker">
        <w:r w:rsidR="007B66E4" w:rsidRPr="00836BA1">
          <w:rPr>
            <w:rFonts w:ascii="Times New Roman" w:eastAsia="Times New Roman" w:hAnsi="Times New Roman" w:cs="Times New Roman"/>
            <w:bCs/>
            <w:sz w:val="24"/>
            <w:szCs w:val="24"/>
            <w:shd w:val="clear" w:color="auto" w:fill="FFFFFF"/>
          </w:rPr>
          <w:t>PGE</w:t>
        </w:r>
      </w:smartTag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 xml:space="preserve">2 </w:t>
      </w:r>
      <w:r w:rsidR="007B66E4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standard curv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was plotted from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similar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plate which was used to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alculat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PG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 xml:space="preserve">2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levels in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ompounds’ presenc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he data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(%) 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presented in comparison to control (solvent-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reated sampl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). The assay was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done</w:t>
      </w:r>
      <w:r w:rsidR="0020739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in triplicate and the results usually agreed inside 10%.</w:t>
      </w:r>
    </w:p>
    <w:p w14:paraId="2F6CA36B" w14:textId="77777777" w:rsidR="0020739D" w:rsidRPr="00836BA1" w:rsidRDefault="0020739D" w:rsidP="00081A49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i/>
          <w:sz w:val="24"/>
          <w:szCs w:val="24"/>
          <w:shd w:val="clear" w:color="auto" w:fill="FFFFFF"/>
        </w:rPr>
      </w:pPr>
      <w:r w:rsidRPr="00836BA1">
        <w:rPr>
          <w:rFonts w:ascii="Times New Roman" w:eastAsia="Times New Roman" w:hAnsi="Times New Roman" w:cs="Times New Roman"/>
          <w:b/>
          <w:bCs/>
          <w:i/>
          <w:sz w:val="24"/>
          <w:szCs w:val="24"/>
          <w:shd w:val="clear" w:color="auto" w:fill="FFFFFF"/>
        </w:rPr>
        <w:t>Cell treatment and ELISA assay for TNF-α and IL-6</w:t>
      </w:r>
    </w:p>
    <w:p w14:paraId="29E31D19" w14:textId="74E7DE5F" w:rsidR="00990C39" w:rsidRPr="00836BA1" w:rsidRDefault="0020739D" w:rsidP="00990C3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Mouse macrophages </w:t>
      </w:r>
      <w:r w:rsidR="004D2498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(RAW 264.7)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were cultured in </w:t>
      </w:r>
      <w:r w:rsidR="00502030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dulbecco’s modified eagle’s medium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(</w:t>
      </w:r>
      <w:r w:rsidR="00502030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augmented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with </w:t>
      </w:r>
      <w:r w:rsidR="00502030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100 U/mL penicillin,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100 µg/mL streptomycin and 10% FBS) in a 5% CO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2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95% air atmosphere</w:t>
      </w:r>
      <w:r w:rsidR="00502030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at 37°C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The macrophages were treated with vehicle control </w:t>
      </w:r>
      <w:r w:rsidR="006138B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or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compounds</w:t>
      </w:r>
      <w:r w:rsidR="006138B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(10 µM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) for 2 h</w:t>
      </w:r>
      <w:r w:rsidR="00B92585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, followed by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="00B92585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LPS (0.5 µg/mL)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reatment</w:t>
      </w:r>
      <w:r w:rsidR="00B92585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of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1 day. The </w:t>
      </w:r>
      <w:r w:rsidR="00B92585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cells and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media were individually collected after treatment. The collected media were centrifuged for 10 min at 1000 rpm. Mouse IL-6 and TNF-α ELISA kits </w:t>
      </w:r>
      <w:r w:rsidR="00B92585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used to determine IL-6 and TNF-α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level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in the media. The 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supernatant was collect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ed a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fter centrifugation and stored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. The cells 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were first washed using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PBS and 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then collected by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lysis buffer (NaF 20 mM, SDS 0.1%, Na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3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>VO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  <w:vertAlign w:val="subscript"/>
        </w:rPr>
        <w:t>4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 200 mM, EDTA 2 mM, NaCl 150 mM, NP40 1%, Tris-HCl 20 mM). The mixture was vigorously shaken in lysis buffer </w:t>
      </w:r>
      <w:r w:rsidR="00BC6F6D"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at 0°C </w:t>
      </w:r>
      <w:r w:rsidRPr="00836BA1"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  <w:t xml:space="preserve">for 10 min. The total protein was collected after centrifugation (at 12,000 rpm for 30 min at 4°C), followed by the determination of concentrations. </w:t>
      </w:r>
      <w:r w:rsidR="00990C39" w:rsidRPr="00836BA1">
        <w:rPr>
          <w:rFonts w:ascii="Times New Roman" w:hAnsi="Times New Roman"/>
          <w:bCs/>
          <w:sz w:val="24"/>
          <w:szCs w:val="24"/>
        </w:rPr>
        <w:t xml:space="preserve">Tested compounds inhibited LPS-induced TNF-α and IL-6 secretion in RAW 264.7 macrophages. Cells were pretreated with synthetic compounds (10 µM) for 2 h, then treated with LPS (0.5 µg/ml) for 22 h. </w:t>
      </w:r>
    </w:p>
    <w:p w14:paraId="73F8F2AF" w14:textId="77777777" w:rsidR="00990C39" w:rsidRPr="00836BA1" w:rsidRDefault="00990C39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shd w:val="clear" w:color="auto" w:fill="FFFFFF"/>
        </w:rPr>
      </w:pPr>
    </w:p>
    <w:p w14:paraId="0D005823" w14:textId="77777777" w:rsidR="0020739D" w:rsidRPr="00836BA1" w:rsidRDefault="0020739D" w:rsidP="00081A4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36BA1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14:paraId="6141E4DE" w14:textId="4577D4C0" w:rsidR="0020739D" w:rsidRPr="00836BA1" w:rsidRDefault="001E6747" w:rsidP="00E20A1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36BA1">
        <w:rPr>
          <w:rFonts w:ascii="Times New Roman" w:hAnsi="Times New Roman" w:cs="Times New Roman"/>
          <w:sz w:val="24"/>
          <w:szCs w:val="24"/>
        </w:rPr>
        <w:t>All studies were performed in triplicate and the results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 </w:t>
      </w:r>
      <w:r w:rsidRPr="00836BA1">
        <w:rPr>
          <w:rFonts w:ascii="Times New Roman" w:hAnsi="Times New Roman" w:cs="Times New Roman"/>
          <w:sz w:val="24"/>
          <w:szCs w:val="24"/>
        </w:rPr>
        <w:t>are presented as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 mean ± standard error of mean (S.E.M.). </w:t>
      </w:r>
      <w:r w:rsidRPr="00836BA1">
        <w:rPr>
          <w:rFonts w:ascii="Times New Roman" w:hAnsi="Times New Roman" w:cs="Times New Roman"/>
          <w:sz w:val="24"/>
          <w:szCs w:val="24"/>
        </w:rPr>
        <w:t>Graph Pad Prism 5 software was used to calculate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 IC</w:t>
      </w:r>
      <w:r w:rsidR="0020739D" w:rsidRPr="00836BA1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836BA1">
        <w:rPr>
          <w:rFonts w:ascii="Times New Roman" w:hAnsi="Times New Roman" w:cs="Times New Roman"/>
          <w:sz w:val="24"/>
          <w:szCs w:val="24"/>
        </w:rPr>
        <w:t xml:space="preserve"> values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 from at </w:t>
      </w:r>
      <w:r w:rsidRPr="00836BA1">
        <w:rPr>
          <w:rFonts w:ascii="Times New Roman" w:hAnsi="Times New Roman" w:cs="Times New Roman"/>
          <w:sz w:val="24"/>
          <w:szCs w:val="24"/>
        </w:rPr>
        <w:t>least three determinations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. </w:t>
      </w:r>
      <w:r w:rsidRPr="00836BA1">
        <w:rPr>
          <w:rFonts w:ascii="Times New Roman" w:hAnsi="Times New Roman" w:cs="Times New Roman"/>
          <w:sz w:val="24"/>
          <w:szCs w:val="24"/>
        </w:rPr>
        <w:t>One-way analysis of variance (ANOVA) was used to analyze a</w:t>
      </w:r>
      <w:r w:rsidR="0020739D" w:rsidRPr="00836BA1">
        <w:rPr>
          <w:rFonts w:ascii="Times New Roman" w:hAnsi="Times New Roman" w:cs="Times New Roman"/>
          <w:sz w:val="24"/>
          <w:szCs w:val="24"/>
        </w:rPr>
        <w:t>ll the data</w:t>
      </w:r>
      <w:r w:rsidRPr="00836BA1">
        <w:rPr>
          <w:rFonts w:ascii="Times New Roman" w:hAnsi="Times New Roman" w:cs="Times New Roman"/>
          <w:sz w:val="24"/>
          <w:szCs w:val="24"/>
        </w:rPr>
        <w:t>. P &lt; 0.05 was considered as</w:t>
      </w:r>
      <w:r w:rsidR="0020739D" w:rsidRPr="00836BA1">
        <w:rPr>
          <w:rFonts w:ascii="Times New Roman" w:hAnsi="Times New Roman" w:cs="Times New Roman"/>
          <w:sz w:val="24"/>
          <w:szCs w:val="24"/>
        </w:rPr>
        <w:t xml:space="preserve"> statistically significant.</w:t>
      </w:r>
    </w:p>
    <w:p w14:paraId="2129B19A" w14:textId="578F3158" w:rsidR="00862A75" w:rsidRPr="00836BA1" w:rsidRDefault="00862A75" w:rsidP="00E20A1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E31A2E" w14:textId="2D48EB54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2. </w:t>
      </w:r>
      <w:r w:rsidRPr="00836BA1">
        <w:rPr>
          <w:rFonts w:ascii="Times New Roman" w:eastAsia="Times New Roman" w:hAnsi="Times New Roman" w:cs="Times New Roman"/>
          <w:b/>
          <w:i/>
          <w:iCs/>
          <w:sz w:val="24"/>
          <w:szCs w:val="24"/>
        </w:rPr>
        <w:t>Molecular docking study</w:t>
      </w:r>
    </w:p>
    <w:p w14:paraId="207026D0" w14:textId="6F7EACD8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   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2.1 Kinase docking studies </w:t>
      </w:r>
    </w:p>
    <w:p w14:paraId="098DB3B6" w14:textId="77777777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 Explore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the mode of action of novel synthesized targets, the docking of most kinase EGFR  inhibitors benzoxazole-caffeic acid hybrid (C4) with binding site EGFR enzyme was studied. The crystal structure of kinase was obtained from the protein data bank</w:t>
      </w:r>
      <w:r w:rsidRPr="00836BA1">
        <w:rPr>
          <w:rFonts w:ascii="AdvGulliv-R" w:eastAsia="Times New Roman" w:hAnsi="AdvGulliv-R" w:cs="AdvGulliv-R"/>
          <w:sz w:val="16"/>
          <w:szCs w:val="16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with code (PDB: ID 5UGB) and this work was accomplished by using Molecular Operating Environment software (MOE, version 2010) and visualized using autodock program </w:t>
      </w:r>
    </w:p>
    <w:p w14:paraId="1C33FECC" w14:textId="1B31CB99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  <w:lang w:bidi="ar-EG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 Redocking of the ligand 8BM was done into active site of EGFR and showed an energy score(S) = -11.2500 kcal/mol. The ligand showed hydrogen bonding interaction with the receptor by interaction between both amino acid Met793, and N of imidazole ring, </w:t>
      </w:r>
    </w:p>
    <w:p w14:paraId="71E74ED7" w14:textId="27C3BCE1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C4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showed good fitting with the receptor with higher docking score (S) = -13.8376 kcal/mol than 8BM (S)= - 11.2500, kcal/mol, furthermore, 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C4 </w:t>
      </w:r>
      <w:proofErr w:type="gramStart"/>
      <w:r w:rsidRPr="00836BA1">
        <w:rPr>
          <w:rFonts w:ascii="Times New Roman" w:eastAsia="Times New Roman" w:hAnsi="Times New Roman" w:cs="Times New Roman"/>
          <w:sz w:val="24"/>
          <w:szCs w:val="24"/>
        </w:rPr>
        <w:t>demonstrated  H</w:t>
      </w:r>
      <w:proofErr w:type="gramEnd"/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- bond formation through C=O  with Met793,  .  </w:t>
      </w:r>
    </w:p>
    <w:p w14:paraId="51C879B4" w14:textId="18FB7656" w:rsidR="00862A75" w:rsidRPr="00836BA1" w:rsidRDefault="00862A75" w:rsidP="00862A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>2.2 COX-2 docking studies</w:t>
      </w:r>
    </w:p>
    <w:p w14:paraId="12689363" w14:textId="600B55B4" w:rsidR="00862A75" w:rsidRPr="00836BA1" w:rsidRDefault="00862A75" w:rsidP="00B731C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To explore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the mode of action of novel synthesized targets, the docking of most selective COX-2 inhibitors benzoxazole-gallic acid hybrid (G4) with binding site of COX-2 enzyme was studied. The crystal structure of COX-2 was obtained from the protein data bank</w:t>
      </w:r>
      <w:r w:rsidRPr="00836BA1">
        <w:rPr>
          <w:rFonts w:ascii="AdvGulliv-R" w:eastAsia="Times New Roman" w:hAnsi="AdvGulliv-R" w:cs="AdvGulliv-R"/>
          <w:sz w:val="16"/>
          <w:szCs w:val="16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with code (PDB: ID 1CX2) and this work was accomplished by using Molecular Operating Environment software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lastRenderedPageBreak/>
        <w:t>(MOE, version 2010) and visualized using autodock program</w:t>
      </w:r>
      <w:r w:rsidR="00B731CF" w:rsidRPr="00836BA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Redocking of the ligand bromocelecoxib was done into active site of COX-2 and showed an energy score(S) = -13.89 kcal/mol. The ligand showed hydrogen bonding interaction with the receptor by interaction between both amino acid His90, and -SO</w:t>
      </w:r>
      <w:r w:rsidRPr="00836BA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 group, (table 6)</w:t>
      </w:r>
      <w:r w:rsidR="00B731CF" w:rsidRPr="00836BA1">
        <w:rPr>
          <w:rFonts w:ascii="Times New Roman" w:eastAsia="Calibri" w:hAnsi="Times New Roman" w:cs="Times New Roman"/>
          <w:sz w:val="24"/>
          <w:szCs w:val="24"/>
          <w:lang w:bidi="ar-EG"/>
        </w:rPr>
        <w:t xml:space="preserve">.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G4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>showed good fitting with the receptor with higher docking score (S) =  24.1500kcal/mol than bromocelecoxib (S) = -</w:t>
      </w:r>
      <w:r w:rsidRPr="00836BA1">
        <w:t>-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-13.89, kcal/mol, furthermore, </w:t>
      </w:r>
      <w:r w:rsidRPr="00836BA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G4 </w:t>
      </w: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demonstrated four H- bond formation through the following; a) N of benzoxazole with His90,  C=O with Tyr355, 3,4-di OH, of gallic acid moiety  with Ser530 and  arene cation interaction of phenyl ring with Arg513. (Fig.3 ) (Table 5).   </w:t>
      </w:r>
    </w:p>
    <w:p w14:paraId="2DE3B14F" w14:textId="1315F227" w:rsidR="00803A9A" w:rsidRPr="00836BA1" w:rsidRDefault="00803A9A" w:rsidP="00B731C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BF77C76" w14:textId="3309AC01" w:rsidR="00803A9A" w:rsidRPr="00836BA1" w:rsidRDefault="00803A9A" w:rsidP="00B731C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List of compound name according to chemo draw program </w:t>
      </w:r>
    </w:p>
    <w:p w14:paraId="15186E0B" w14:textId="7F2D59B5" w:rsidR="00803A9A" w:rsidRPr="00836BA1" w:rsidRDefault="00803A9A" w:rsidP="008C6885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 E -3-(2-( E) 4-acetylphenyl)diazenyl)-3,4-dihydroxyphenyl)acrylic acid   (C 1)</w:t>
      </w:r>
    </w:p>
    <w:p w14:paraId="0F881033" w14:textId="7A380739" w:rsidR="00A719ED" w:rsidRPr="00836BA1" w:rsidRDefault="00A719ED" w:rsidP="00A719E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(E)-3-(3-((E)-(4-acetylphenyl)diazenyl)-4-hydroxyphenyl)acrylic acid</w:t>
      </w:r>
      <w:r w:rsidR="003C30E7" w:rsidRPr="00836BA1">
        <w:rPr>
          <w:rFonts w:ascii="Times New Roman" w:eastAsia="Times New Roman" w:hAnsi="Times New Roman" w:cs="Times New Roman"/>
          <w:sz w:val="24"/>
          <w:szCs w:val="24"/>
        </w:rPr>
        <w:t xml:space="preserve"> (P1)</w:t>
      </w:r>
    </w:p>
    <w:p w14:paraId="5279FF94" w14:textId="68E8307B" w:rsidR="003C30E7" w:rsidRPr="00836BA1" w:rsidRDefault="003C30E7" w:rsidP="00A719E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2-{(4-Acetylphenyl)diazenyl}-3,4,5-trihydroxybenzoic acid  ( (G1)</w:t>
      </w:r>
    </w:p>
    <w:p w14:paraId="2E98C9E8" w14:textId="0FFFCBF4" w:rsidR="00583EEE" w:rsidRPr="00836BA1" w:rsidRDefault="00583EEE" w:rsidP="00A719E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E -3-(2-( E) 3-acetylphenyl)diazenyl)-3,4-dihydroxyphenyl)acrylic acid   ( C2)</w:t>
      </w:r>
    </w:p>
    <w:p w14:paraId="5A09BEAA" w14:textId="2CB05547" w:rsidR="0039552D" w:rsidRPr="00836BA1" w:rsidRDefault="0039552D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(E)-3-(3-((E)-(3-acetylphenyl)diazenyl)-4-hydroxyphenyl)acrylic acid (</w:t>
      </w:r>
      <w:r w:rsidR="002D67FA" w:rsidRPr="00836BA1">
        <w:rPr>
          <w:rFonts w:ascii="Times New Roman" w:eastAsia="Times New Roman" w:hAnsi="Times New Roman" w:cs="Times New Roman"/>
          <w:sz w:val="24"/>
          <w:szCs w:val="24"/>
        </w:rPr>
        <w:t>P2)</w:t>
      </w:r>
    </w:p>
    <w:p w14:paraId="03C45EDC" w14:textId="144FD96B" w:rsidR="002D67FA" w:rsidRPr="00836BA1" w:rsidRDefault="00F31030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2-{(3-Acetylphenyl)diazenyl}-3,4,5-trihydroxybenzoic acid  (G2)</w:t>
      </w:r>
    </w:p>
    <w:p w14:paraId="56549EAF" w14:textId="3F2BC9BE" w:rsidR="003D6FD6" w:rsidRPr="00836BA1" w:rsidRDefault="003D6FD6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E -3-(2-( E) 3-(1 H benzo[d]imidazo-2-yl)phenyl)diazenyl)-3,4-dihydroxyphenyl)acrylic acid    ( C3).</w:t>
      </w:r>
    </w:p>
    <w:p w14:paraId="0DE74B34" w14:textId="5E95BE13" w:rsidR="003D6FD6" w:rsidRPr="00836BA1" w:rsidRDefault="007B26CD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E -3-(3-( E) 3-(1 H benzo[d]imidazol-2-yl)phenyl)diazenyl)-4-hydroxyphenyl)acrylic acid  (P3).</w:t>
      </w:r>
    </w:p>
    <w:p w14:paraId="31A9D1FE" w14:textId="1624AD4E" w:rsidR="007B26CD" w:rsidRPr="00836BA1" w:rsidRDefault="001C44CD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E)-2-{3-(1 H-benzo[b]imidazole-2-yl)phenyl)diazenyl)-3,4,5-trihydroxybenzoic acid  (G3).</w:t>
      </w:r>
    </w:p>
    <w:p w14:paraId="18193625" w14:textId="6DA929D3" w:rsidR="001C44CD" w:rsidRPr="00836BA1" w:rsidRDefault="00780793" w:rsidP="0039552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E -3-(2-( E) 3-(benzo[d]oxazol-2-yl)phenyl)diazenyl)-3,4-dihydroxyphenyl)acrylic acid  ( C4).</w:t>
      </w:r>
    </w:p>
    <w:p w14:paraId="6A5E8608" w14:textId="31B96F8A" w:rsidR="00F73C88" w:rsidRPr="00836BA1" w:rsidRDefault="00780793" w:rsidP="00E43F70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 xml:space="preserve">E -3-(3-( E) 3-(benzo[d]oxazol-2-yl)phenyl)diazenyl)-4-hydroxyphenyl)acrylic acid ( P </w:t>
      </w:r>
      <w:r w:rsidR="00E63139" w:rsidRPr="00836BA1">
        <w:rPr>
          <w:rFonts w:ascii="Times New Roman" w:eastAsia="Times New Roman" w:hAnsi="Times New Roman" w:cs="Times New Roman"/>
          <w:sz w:val="24"/>
          <w:szCs w:val="24"/>
        </w:rPr>
        <w:t>4).</w:t>
      </w:r>
    </w:p>
    <w:p w14:paraId="5017E5E2" w14:textId="24A4C8A7" w:rsidR="00E63139" w:rsidRPr="00836BA1" w:rsidRDefault="00F73C88" w:rsidP="00F73C88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6BA1">
        <w:rPr>
          <w:rFonts w:ascii="Times New Roman" w:eastAsia="Times New Roman" w:hAnsi="Times New Roman" w:cs="Times New Roman"/>
          <w:sz w:val="24"/>
          <w:szCs w:val="24"/>
        </w:rPr>
        <w:t>(E)-2-{3-(1 H-benzo[b]oxazol-2-yl)phenyl)diazenyl)-3,4,5-trihydroxybenzoic acid  (G4).</w:t>
      </w:r>
    </w:p>
    <w:p w14:paraId="60B27B8B" w14:textId="77777777" w:rsidR="00F73C88" w:rsidRPr="00780793" w:rsidRDefault="00F73C88" w:rsidP="00E43F70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6A8A5D2" w14:textId="77777777" w:rsidR="008C6885" w:rsidRPr="00F43BB2" w:rsidRDefault="008C6885" w:rsidP="00B731C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0EAEBB8" w14:textId="77777777" w:rsidR="00862A75" w:rsidRDefault="00862A75" w:rsidP="00862A75"/>
    <w:p w14:paraId="5F9CEAA8" w14:textId="77777777" w:rsidR="00862A75" w:rsidRPr="00E20A19" w:rsidRDefault="00862A75" w:rsidP="00E20A1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9648C" w14:textId="605DF410" w:rsidR="00E341D5" w:rsidRPr="00E20A19" w:rsidRDefault="00E341D5" w:rsidP="00E20A1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</w:p>
    <w:sectPr w:rsidR="00E341D5" w:rsidRPr="00E20A19" w:rsidSect="00E20A19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pgNumType w:start="1" w:chapStyle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20601D" w14:textId="77777777" w:rsidR="00A55D43" w:rsidRDefault="00A55D43" w:rsidP="0020739D">
      <w:pPr>
        <w:spacing w:after="0" w:line="240" w:lineRule="auto"/>
      </w:pPr>
      <w:r>
        <w:separator/>
      </w:r>
    </w:p>
  </w:endnote>
  <w:endnote w:type="continuationSeparator" w:id="0">
    <w:p w14:paraId="6D5CA6B1" w14:textId="77777777" w:rsidR="00A55D43" w:rsidRDefault="00A55D43" w:rsidP="002073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</w:font>
  <w:font w:name="AdvGulliv-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F4D67" w14:textId="77777777" w:rsidR="00E20A19" w:rsidRDefault="00E20A1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98441710"/>
      <w:docPartObj>
        <w:docPartGallery w:val="Page Numbers (Bottom of Page)"/>
        <w:docPartUnique/>
      </w:docPartObj>
    </w:sdtPr>
    <w:sdtEndPr/>
    <w:sdtContent>
      <w:p w14:paraId="03CEA690" w14:textId="66022DE7" w:rsidR="00E20A19" w:rsidRDefault="00E20A19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428F2" w:rsidRPr="00F428F2">
          <w:rPr>
            <w:rFonts w:cs="Calibri"/>
            <w:noProof/>
            <w:lang w:val="ar-SA"/>
          </w:rPr>
          <w:t>1</w:t>
        </w:r>
        <w:r>
          <w:fldChar w:fldCharType="end"/>
        </w:r>
      </w:p>
    </w:sdtContent>
  </w:sdt>
  <w:p w14:paraId="0A0CEABD" w14:textId="77777777" w:rsidR="00E20A19" w:rsidRDefault="00E20A1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00B28E" w14:textId="77777777" w:rsidR="00E20A19" w:rsidRDefault="00E20A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0DA9A3" w14:textId="77777777" w:rsidR="00A55D43" w:rsidRDefault="00A55D43" w:rsidP="0020739D">
      <w:pPr>
        <w:spacing w:after="0" w:line="240" w:lineRule="auto"/>
      </w:pPr>
      <w:r>
        <w:separator/>
      </w:r>
    </w:p>
  </w:footnote>
  <w:footnote w:type="continuationSeparator" w:id="0">
    <w:p w14:paraId="578BEA52" w14:textId="77777777" w:rsidR="00A55D43" w:rsidRDefault="00A55D43" w:rsidP="0020739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7EA651" w14:textId="77777777" w:rsidR="00E20A19" w:rsidRDefault="00E20A1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9519F3" w14:textId="77777777" w:rsidR="00E20A19" w:rsidRDefault="00E20A1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38FE99" w14:textId="77777777" w:rsidR="00E20A19" w:rsidRDefault="00E20A1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27D48"/>
    <w:multiLevelType w:val="hybridMultilevel"/>
    <w:tmpl w:val="C478A17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110517"/>
    <w:multiLevelType w:val="hybridMultilevel"/>
    <w:tmpl w:val="FA9E21E0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8D5A39"/>
    <w:multiLevelType w:val="multilevel"/>
    <w:tmpl w:val="3006B8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43972A53"/>
    <w:multiLevelType w:val="hybridMultilevel"/>
    <w:tmpl w:val="4BCC5C78"/>
    <w:lvl w:ilvl="0" w:tplc="CF5CAC04">
      <w:start w:val="1"/>
      <w:numFmt w:val="decimal"/>
      <w:lvlText w:val="%1."/>
      <w:lvlJc w:val="left"/>
      <w:pPr>
        <w:ind w:left="81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 w15:restartNumberingAfterBreak="0">
    <w:nsid w:val="74AC4CD4"/>
    <w:multiLevelType w:val="hybridMultilevel"/>
    <w:tmpl w:val="C42A08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9F86641"/>
    <w:multiLevelType w:val="multilevel"/>
    <w:tmpl w:val="27C03B3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2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Future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rzzar0pvt090easftpaes0weppe9svpxaz&quot;&gt;Chee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3&lt;/item&gt;&lt;/record-ids&gt;&lt;/item&gt;&lt;/Libraries&gt;"/>
  </w:docVars>
  <w:rsids>
    <w:rsidRoot w:val="0020739D"/>
    <w:rsid w:val="00081A49"/>
    <w:rsid w:val="000A0151"/>
    <w:rsid w:val="000A0E34"/>
    <w:rsid w:val="000D74EE"/>
    <w:rsid w:val="000E228E"/>
    <w:rsid w:val="000F425D"/>
    <w:rsid w:val="00104AE6"/>
    <w:rsid w:val="00133B7B"/>
    <w:rsid w:val="001435C4"/>
    <w:rsid w:val="001475CC"/>
    <w:rsid w:val="00180497"/>
    <w:rsid w:val="00190806"/>
    <w:rsid w:val="001C0099"/>
    <w:rsid w:val="001C44CD"/>
    <w:rsid w:val="001E6747"/>
    <w:rsid w:val="0020739D"/>
    <w:rsid w:val="00210A66"/>
    <w:rsid w:val="00212C88"/>
    <w:rsid w:val="002232B3"/>
    <w:rsid w:val="00227305"/>
    <w:rsid w:val="00243FF0"/>
    <w:rsid w:val="002A1B16"/>
    <w:rsid w:val="002D67FA"/>
    <w:rsid w:val="002E52CB"/>
    <w:rsid w:val="002F4796"/>
    <w:rsid w:val="0036351E"/>
    <w:rsid w:val="00383401"/>
    <w:rsid w:val="00383B59"/>
    <w:rsid w:val="00392C6D"/>
    <w:rsid w:val="0039417D"/>
    <w:rsid w:val="00394DDE"/>
    <w:rsid w:val="0039552D"/>
    <w:rsid w:val="00397CB0"/>
    <w:rsid w:val="003B7663"/>
    <w:rsid w:val="003C30E7"/>
    <w:rsid w:val="003C3DF5"/>
    <w:rsid w:val="003C42B0"/>
    <w:rsid w:val="003D0012"/>
    <w:rsid w:val="003D627A"/>
    <w:rsid w:val="003D6FD6"/>
    <w:rsid w:val="003F6557"/>
    <w:rsid w:val="00410E19"/>
    <w:rsid w:val="0044786D"/>
    <w:rsid w:val="004524F1"/>
    <w:rsid w:val="004760A7"/>
    <w:rsid w:val="004932FE"/>
    <w:rsid w:val="004A6DFF"/>
    <w:rsid w:val="004B2A33"/>
    <w:rsid w:val="004B615B"/>
    <w:rsid w:val="004D0576"/>
    <w:rsid w:val="004D2498"/>
    <w:rsid w:val="00502030"/>
    <w:rsid w:val="00513D97"/>
    <w:rsid w:val="0052278E"/>
    <w:rsid w:val="00525823"/>
    <w:rsid w:val="00541008"/>
    <w:rsid w:val="00551137"/>
    <w:rsid w:val="005812B9"/>
    <w:rsid w:val="00581D35"/>
    <w:rsid w:val="00583EEE"/>
    <w:rsid w:val="00591A05"/>
    <w:rsid w:val="005945A8"/>
    <w:rsid w:val="005A2AF0"/>
    <w:rsid w:val="005A319A"/>
    <w:rsid w:val="005D1514"/>
    <w:rsid w:val="005E715D"/>
    <w:rsid w:val="006138BD"/>
    <w:rsid w:val="0062738C"/>
    <w:rsid w:val="0064037D"/>
    <w:rsid w:val="00641AD4"/>
    <w:rsid w:val="0066259D"/>
    <w:rsid w:val="006B3D5C"/>
    <w:rsid w:val="006D6E8F"/>
    <w:rsid w:val="006F4F17"/>
    <w:rsid w:val="006F66C9"/>
    <w:rsid w:val="00710C99"/>
    <w:rsid w:val="00712018"/>
    <w:rsid w:val="00712E2C"/>
    <w:rsid w:val="007266D8"/>
    <w:rsid w:val="007464EF"/>
    <w:rsid w:val="007715F1"/>
    <w:rsid w:val="00780793"/>
    <w:rsid w:val="0078631A"/>
    <w:rsid w:val="007A080B"/>
    <w:rsid w:val="007A08CC"/>
    <w:rsid w:val="007A72D3"/>
    <w:rsid w:val="007B26CD"/>
    <w:rsid w:val="007B56FF"/>
    <w:rsid w:val="007B66E4"/>
    <w:rsid w:val="007C034C"/>
    <w:rsid w:val="007C461C"/>
    <w:rsid w:val="007C77C7"/>
    <w:rsid w:val="00803A9A"/>
    <w:rsid w:val="00805412"/>
    <w:rsid w:val="00815D76"/>
    <w:rsid w:val="00836BA1"/>
    <w:rsid w:val="00862A75"/>
    <w:rsid w:val="00870539"/>
    <w:rsid w:val="00887D2B"/>
    <w:rsid w:val="008A6EEE"/>
    <w:rsid w:val="008A7816"/>
    <w:rsid w:val="008C42D9"/>
    <w:rsid w:val="008C6885"/>
    <w:rsid w:val="008D7CC6"/>
    <w:rsid w:val="008E07E6"/>
    <w:rsid w:val="00981C1E"/>
    <w:rsid w:val="00990C39"/>
    <w:rsid w:val="009C4694"/>
    <w:rsid w:val="009D2D7E"/>
    <w:rsid w:val="009D4D8F"/>
    <w:rsid w:val="009F249D"/>
    <w:rsid w:val="009F4918"/>
    <w:rsid w:val="009F7EDE"/>
    <w:rsid w:val="00A028B4"/>
    <w:rsid w:val="00A03B12"/>
    <w:rsid w:val="00A137DB"/>
    <w:rsid w:val="00A1572E"/>
    <w:rsid w:val="00A55D43"/>
    <w:rsid w:val="00A719ED"/>
    <w:rsid w:val="00A77F80"/>
    <w:rsid w:val="00AD316C"/>
    <w:rsid w:val="00AD3A79"/>
    <w:rsid w:val="00AE0123"/>
    <w:rsid w:val="00AE2F6A"/>
    <w:rsid w:val="00B07C99"/>
    <w:rsid w:val="00B23A38"/>
    <w:rsid w:val="00B35917"/>
    <w:rsid w:val="00B35D37"/>
    <w:rsid w:val="00B36B01"/>
    <w:rsid w:val="00B4666F"/>
    <w:rsid w:val="00B50F7F"/>
    <w:rsid w:val="00B57C58"/>
    <w:rsid w:val="00B61D72"/>
    <w:rsid w:val="00B63292"/>
    <w:rsid w:val="00B71D6D"/>
    <w:rsid w:val="00B731CF"/>
    <w:rsid w:val="00B74EF7"/>
    <w:rsid w:val="00B90E48"/>
    <w:rsid w:val="00B92585"/>
    <w:rsid w:val="00BB4945"/>
    <w:rsid w:val="00BC6948"/>
    <w:rsid w:val="00BC6F6D"/>
    <w:rsid w:val="00BF2AE8"/>
    <w:rsid w:val="00C165FA"/>
    <w:rsid w:val="00C20E4A"/>
    <w:rsid w:val="00C62052"/>
    <w:rsid w:val="00C80EB9"/>
    <w:rsid w:val="00C95D7B"/>
    <w:rsid w:val="00CD3A7A"/>
    <w:rsid w:val="00D04D6E"/>
    <w:rsid w:val="00D07C72"/>
    <w:rsid w:val="00D2094E"/>
    <w:rsid w:val="00D476C6"/>
    <w:rsid w:val="00D5796C"/>
    <w:rsid w:val="00D642EF"/>
    <w:rsid w:val="00DB2431"/>
    <w:rsid w:val="00DC028A"/>
    <w:rsid w:val="00DD4149"/>
    <w:rsid w:val="00DD7A3F"/>
    <w:rsid w:val="00DF0936"/>
    <w:rsid w:val="00DF63F4"/>
    <w:rsid w:val="00DF6762"/>
    <w:rsid w:val="00E15FEC"/>
    <w:rsid w:val="00E20A19"/>
    <w:rsid w:val="00E341D5"/>
    <w:rsid w:val="00E344DE"/>
    <w:rsid w:val="00E43F70"/>
    <w:rsid w:val="00E63139"/>
    <w:rsid w:val="00E6337D"/>
    <w:rsid w:val="00E7534C"/>
    <w:rsid w:val="00E80100"/>
    <w:rsid w:val="00EE0506"/>
    <w:rsid w:val="00F31030"/>
    <w:rsid w:val="00F428F2"/>
    <w:rsid w:val="00F42A71"/>
    <w:rsid w:val="00F6383A"/>
    <w:rsid w:val="00F64090"/>
    <w:rsid w:val="00F73C88"/>
    <w:rsid w:val="00FE25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,"/>
  <w14:docId w14:val="5D88C8C0"/>
  <w15:docId w15:val="{D742D10E-0B3A-4B82-A584-DAF2161591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739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0739D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36351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6351E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6351E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D0012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B4666F"/>
    <w:pPr>
      <w:spacing w:after="0" w:line="240" w:lineRule="auto"/>
    </w:pPr>
    <w:rPr>
      <w:rFonts w:eastAsia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466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66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D07C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7C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7C72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D41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4149"/>
  </w:style>
  <w:style w:type="paragraph" w:styleId="Footer">
    <w:name w:val="footer"/>
    <w:basedOn w:val="Normal"/>
    <w:link w:val="FooterChar"/>
    <w:uiPriority w:val="99"/>
    <w:unhideWhenUsed/>
    <w:rsid w:val="00DD41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41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8B8F21-F669-456E-80E5-C48DE8BC73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5</Pages>
  <Words>1826</Words>
  <Characters>10414</Characters>
  <Application>Microsoft Office Word</Application>
  <DocSecurity>0</DocSecurity>
  <Lines>86</Lines>
  <Paragraphs>24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km</Company>
  <LinksUpToDate>false</LinksUpToDate>
  <CharactersWithSpaces>12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lpdesk</dc:creator>
  <cp:lastModifiedBy>Patel, Sonam Kajal</cp:lastModifiedBy>
  <cp:revision>17</cp:revision>
  <dcterms:created xsi:type="dcterms:W3CDTF">2021-02-12T21:53:00Z</dcterms:created>
  <dcterms:modified xsi:type="dcterms:W3CDTF">2021-05-11T00:19:00Z</dcterms:modified>
</cp:coreProperties>
</file>